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ABF07" w14:textId="5A7B30D3" w:rsidR="00BE12ED" w:rsidRDefault="00E0209A" w:rsidP="009019B7">
      <w:pPr>
        <w:spacing w:line="480" w:lineRule="auto"/>
        <w:jc w:val="center"/>
        <w:rPr>
          <w:b/>
        </w:rPr>
      </w:pPr>
      <w:r>
        <w:rPr>
          <w:b/>
        </w:rPr>
        <w:t>Depression</w:t>
      </w:r>
      <w:r w:rsidR="00952341">
        <w:rPr>
          <w:b/>
        </w:rPr>
        <w:t xml:space="preserve"> Modulates Brain Activity During Conceptual Source Memory Retrieval</w:t>
      </w:r>
    </w:p>
    <w:p w14:paraId="3B7F7105"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231FA1DD" w14:textId="77777777" w:rsidR="00BE12ED" w:rsidRPr="00BE12ED" w:rsidRDefault="00BE12ED" w:rsidP="00BE12ED">
      <w:pPr>
        <w:spacing w:line="480" w:lineRule="auto"/>
        <w:jc w:val="center"/>
        <w:rPr>
          <w:rFonts w:cs="Times New Roman"/>
        </w:rPr>
      </w:pPr>
    </w:p>
    <w:p w14:paraId="0F9154FC" w14:textId="77777777" w:rsidR="00CF41E5" w:rsidRDefault="00CF41E5" w:rsidP="0029576E">
      <w:pPr>
        <w:spacing w:line="480" w:lineRule="auto"/>
        <w:jc w:val="center"/>
        <w:rPr>
          <w:rFonts w:cs="Times New Roman"/>
        </w:rPr>
      </w:pPr>
    </w:p>
    <w:p w14:paraId="5575F5C7" w14:textId="77777777" w:rsidR="00B877FE" w:rsidRDefault="00B877FE" w:rsidP="00BE12ED">
      <w:pPr>
        <w:pStyle w:val="HTMLPreformatted"/>
        <w:spacing w:line="340" w:lineRule="exact"/>
        <w:rPr>
          <w:rFonts w:ascii="Times New Roman" w:hAnsi="Times New Roman"/>
          <w:sz w:val="24"/>
          <w:szCs w:val="24"/>
          <w:u w:val="single"/>
          <w:lang w:val="en-GB"/>
        </w:rPr>
      </w:pPr>
    </w:p>
    <w:p w14:paraId="2962AFE8" w14:textId="77777777" w:rsidR="00B877FE" w:rsidRDefault="00B877FE" w:rsidP="00BE12ED">
      <w:pPr>
        <w:pStyle w:val="HTMLPreformatted"/>
        <w:spacing w:line="340" w:lineRule="exact"/>
        <w:rPr>
          <w:rFonts w:ascii="Times New Roman" w:hAnsi="Times New Roman"/>
          <w:sz w:val="24"/>
          <w:szCs w:val="24"/>
          <w:u w:val="single"/>
          <w:lang w:val="en-GB"/>
        </w:rPr>
      </w:pPr>
    </w:p>
    <w:p w14:paraId="4A031E3D" w14:textId="77777777" w:rsidR="00B877FE" w:rsidRDefault="00B877FE" w:rsidP="00BE12ED">
      <w:pPr>
        <w:pStyle w:val="HTMLPreformatted"/>
        <w:spacing w:line="340" w:lineRule="exact"/>
        <w:rPr>
          <w:rFonts w:ascii="Times New Roman" w:hAnsi="Times New Roman"/>
          <w:sz w:val="24"/>
          <w:szCs w:val="24"/>
          <w:u w:val="single"/>
          <w:lang w:val="en-GB"/>
        </w:rPr>
      </w:pPr>
    </w:p>
    <w:p w14:paraId="74ABE485" w14:textId="77777777" w:rsidR="00B877FE" w:rsidRDefault="00B877FE" w:rsidP="00BE12ED">
      <w:pPr>
        <w:pStyle w:val="HTMLPreformatted"/>
        <w:spacing w:line="340" w:lineRule="exact"/>
        <w:rPr>
          <w:rFonts w:ascii="Times New Roman" w:hAnsi="Times New Roman"/>
          <w:sz w:val="24"/>
          <w:szCs w:val="24"/>
          <w:u w:val="single"/>
          <w:lang w:val="en-GB"/>
        </w:rPr>
      </w:pPr>
    </w:p>
    <w:p w14:paraId="016AC4C5" w14:textId="77777777" w:rsidR="00B877FE" w:rsidRDefault="00B877FE" w:rsidP="00BE12ED">
      <w:pPr>
        <w:pStyle w:val="HTMLPreformatted"/>
        <w:spacing w:line="340" w:lineRule="exact"/>
        <w:rPr>
          <w:rFonts w:ascii="Times New Roman" w:hAnsi="Times New Roman"/>
          <w:sz w:val="24"/>
          <w:szCs w:val="24"/>
          <w:u w:val="single"/>
          <w:lang w:val="en-GB"/>
        </w:rPr>
      </w:pPr>
    </w:p>
    <w:p w14:paraId="780B762E" w14:textId="77777777" w:rsidR="00B877FE" w:rsidRDefault="00B877FE" w:rsidP="00BE12ED">
      <w:pPr>
        <w:pStyle w:val="HTMLPreformatted"/>
        <w:spacing w:line="340" w:lineRule="exact"/>
        <w:rPr>
          <w:rFonts w:ascii="Times New Roman" w:hAnsi="Times New Roman"/>
          <w:sz w:val="24"/>
          <w:szCs w:val="24"/>
          <w:u w:val="single"/>
          <w:lang w:val="en-GB"/>
        </w:rPr>
      </w:pPr>
    </w:p>
    <w:p w14:paraId="6AC1C0E4" w14:textId="77777777" w:rsidR="00B877FE" w:rsidRDefault="00B877FE" w:rsidP="00BE12ED">
      <w:pPr>
        <w:pStyle w:val="HTMLPreformatted"/>
        <w:spacing w:line="340" w:lineRule="exact"/>
        <w:rPr>
          <w:rFonts w:ascii="Times New Roman" w:hAnsi="Times New Roman"/>
          <w:sz w:val="24"/>
          <w:szCs w:val="24"/>
          <w:u w:val="single"/>
          <w:lang w:val="en-GB"/>
        </w:rPr>
      </w:pPr>
    </w:p>
    <w:p w14:paraId="2611CBB6" w14:textId="77777777" w:rsidR="00B877FE" w:rsidRDefault="00B877FE" w:rsidP="00BE12ED">
      <w:pPr>
        <w:pStyle w:val="HTMLPreformatted"/>
        <w:spacing w:line="340" w:lineRule="exact"/>
        <w:rPr>
          <w:rFonts w:ascii="Times New Roman" w:hAnsi="Times New Roman"/>
          <w:sz w:val="24"/>
          <w:szCs w:val="24"/>
          <w:u w:val="single"/>
          <w:lang w:val="en-GB"/>
        </w:rPr>
      </w:pPr>
    </w:p>
    <w:p w14:paraId="13C0D9A4" w14:textId="77777777" w:rsidR="00B877FE" w:rsidRDefault="00B877FE" w:rsidP="00BE12ED">
      <w:pPr>
        <w:pStyle w:val="HTMLPreformatted"/>
        <w:spacing w:line="340" w:lineRule="exact"/>
        <w:rPr>
          <w:rFonts w:ascii="Times New Roman" w:hAnsi="Times New Roman"/>
          <w:sz w:val="24"/>
          <w:szCs w:val="24"/>
          <w:u w:val="single"/>
          <w:lang w:val="en-GB"/>
        </w:rPr>
      </w:pPr>
    </w:p>
    <w:p w14:paraId="686A17DB" w14:textId="77777777" w:rsidR="00B877FE" w:rsidRDefault="00B877FE" w:rsidP="00BE12ED">
      <w:pPr>
        <w:pStyle w:val="HTMLPreformatted"/>
        <w:spacing w:line="340" w:lineRule="exact"/>
        <w:rPr>
          <w:rFonts w:ascii="Times New Roman" w:hAnsi="Times New Roman"/>
          <w:sz w:val="24"/>
          <w:szCs w:val="24"/>
          <w:u w:val="single"/>
          <w:lang w:val="en-GB"/>
        </w:rPr>
      </w:pPr>
    </w:p>
    <w:p w14:paraId="49221E00" w14:textId="77777777" w:rsidR="00B877FE" w:rsidRDefault="00B877FE" w:rsidP="00BE12ED">
      <w:pPr>
        <w:pStyle w:val="HTMLPreformatted"/>
        <w:spacing w:line="340" w:lineRule="exact"/>
        <w:rPr>
          <w:rFonts w:ascii="Times New Roman" w:hAnsi="Times New Roman"/>
          <w:sz w:val="24"/>
          <w:szCs w:val="24"/>
          <w:u w:val="single"/>
          <w:lang w:val="en-GB"/>
        </w:rPr>
      </w:pPr>
    </w:p>
    <w:p w14:paraId="3CE5BFF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5032C8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75CFBB76"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3D57933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63B71D1C" w14:textId="77777777" w:rsidR="00BE12ED" w:rsidRDefault="00BE12ED" w:rsidP="00BE12ED">
      <w:pPr>
        <w:pStyle w:val="HTMLPreformatted"/>
        <w:spacing w:line="340" w:lineRule="exact"/>
        <w:rPr>
          <w:rFonts w:ascii="Times New Roman" w:hAnsi="Times New Roman"/>
          <w:sz w:val="24"/>
          <w:szCs w:val="24"/>
          <w:lang w:val="en-GB"/>
        </w:rPr>
      </w:pPr>
    </w:p>
    <w:p w14:paraId="02E4B89B"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1B8AC856" w14:textId="77777777" w:rsidR="00CF41E5" w:rsidRDefault="00CF41E5" w:rsidP="00BE12ED">
      <w:pPr>
        <w:spacing w:line="480" w:lineRule="auto"/>
        <w:rPr>
          <w:rFonts w:cs="Times New Roman"/>
          <w:b/>
        </w:rPr>
      </w:pPr>
    </w:p>
    <w:p w14:paraId="36343D4C" w14:textId="77777777" w:rsidR="00B40F43" w:rsidRDefault="00B40F43" w:rsidP="00BE12ED">
      <w:pPr>
        <w:spacing w:line="480" w:lineRule="auto"/>
        <w:rPr>
          <w:rFonts w:cs="Times New Roman"/>
          <w:b/>
        </w:rPr>
      </w:pPr>
    </w:p>
    <w:p w14:paraId="0D2063FB" w14:textId="77777777" w:rsidR="00B40F43" w:rsidRDefault="00B40F43" w:rsidP="00BE12ED">
      <w:pPr>
        <w:spacing w:line="480" w:lineRule="auto"/>
        <w:rPr>
          <w:rFonts w:cs="Times New Roman"/>
          <w:b/>
        </w:rPr>
      </w:pPr>
    </w:p>
    <w:p w14:paraId="2EA83FB8" w14:textId="77777777" w:rsidR="00B40F43" w:rsidRDefault="00B40F43" w:rsidP="00BE12ED">
      <w:pPr>
        <w:spacing w:line="480" w:lineRule="auto"/>
        <w:rPr>
          <w:rFonts w:cs="Times New Roman"/>
          <w:b/>
        </w:rPr>
      </w:pPr>
    </w:p>
    <w:p w14:paraId="07A13DC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4FCBBD28"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5624746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4F92A18E"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474CB46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4B0C760"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CDD9B6B"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CA04725"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7BD5FFE0" w14:textId="77777777" w:rsidR="00FA7507" w:rsidRDefault="00F6519A" w:rsidP="00F6519A">
      <w:pPr>
        <w:spacing w:line="480" w:lineRule="auto"/>
        <w:jc w:val="center"/>
        <w:rPr>
          <w:rFonts w:cs="Times New Roman"/>
        </w:rPr>
      </w:pPr>
      <w:r>
        <w:rPr>
          <w:rFonts w:cs="Times New Roman"/>
          <w:b/>
        </w:rPr>
        <w:lastRenderedPageBreak/>
        <w:t>Abstract</w:t>
      </w:r>
    </w:p>
    <w:p w14:paraId="5BC61F5F"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14:paraId="5AAE6809" w14:textId="051C2F4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w:t>
      </w:r>
      <w:r w:rsidR="007F51A9">
        <w:rPr>
          <w:rFonts w:cs="Times New Roman"/>
        </w:rPr>
        <w:t>conceptual source</w:t>
      </w:r>
      <w:r w:rsidR="00203449">
        <w:rPr>
          <w:rFonts w:cs="Times New Roman"/>
        </w:rPr>
        <w:t xml:space="preserve"> </w:t>
      </w:r>
      <w:r w:rsidR="00117A9B">
        <w:rPr>
          <w:rFonts w:cs="Times New Roman"/>
        </w:rPr>
        <w:t>of each word</w:t>
      </w:r>
      <w:r w:rsidR="00540DFC">
        <w:rPr>
          <w:rFonts w:cs="Times New Roman"/>
        </w:rPr>
        <w:t>.</w:t>
      </w:r>
    </w:p>
    <w:p w14:paraId="6FDA0A04" w14:textId="27235342"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obility judgments were associated with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ms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 xml:space="preserve">during </w:t>
      </w:r>
      <w:r w:rsidR="007F51A9">
        <w:rPr>
          <w:rFonts w:cs="Times New Roman"/>
        </w:rPr>
        <w:t>conceptual source</w:t>
      </w:r>
      <w:r w:rsidR="00733E52">
        <w:rPr>
          <w:rFonts w:cs="Times New Roman"/>
        </w:rPr>
        <w:t xml:space="preserve"> judgments for words from the mobility task.</w:t>
      </w:r>
    </w:p>
    <w:p w14:paraId="1ABF391C" w14:textId="013FA2E8"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r w:rsidR="00737EA6">
        <w:rPr>
          <w:rFonts w:cs="Times New Roman"/>
        </w:rPr>
        <w:t>may be</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14:paraId="34FEB22D" w14:textId="77777777" w:rsidR="002556E7" w:rsidRDefault="002556E7" w:rsidP="002556E7">
      <w:pPr>
        <w:spacing w:line="480" w:lineRule="auto"/>
        <w:jc w:val="center"/>
        <w:rPr>
          <w:rFonts w:cs="Times New Roman"/>
          <w:b/>
        </w:rPr>
      </w:pPr>
      <w:r>
        <w:rPr>
          <w:rFonts w:cs="Times New Roman"/>
          <w:b/>
        </w:rPr>
        <w:t>Introduction</w:t>
      </w:r>
    </w:p>
    <w:p w14:paraId="2A063B5F" w14:textId="77777777"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4C2068E1" w14:textId="77777777" w:rsidR="00262864" w:rsidRDefault="00262864">
      <w:pPr>
        <w:rPr>
          <w:rFonts w:cs="Times New Roman"/>
        </w:rPr>
      </w:pPr>
    </w:p>
    <w:p w14:paraId="12645084" w14:textId="77777777"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2D718416" w14:textId="77777777" w:rsidR="00F3789E" w:rsidRDefault="00F3789E">
      <w:pPr>
        <w:rPr>
          <w:rFonts w:cs="Times New Roman"/>
        </w:rPr>
      </w:pPr>
    </w:p>
    <w:p w14:paraId="76E5194E" w14:textId="77777777"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E08B2F5" w14:textId="77777777" w:rsidR="006051FC" w:rsidRDefault="006051FC" w:rsidP="002556E7">
      <w:pPr>
        <w:spacing w:line="480" w:lineRule="auto"/>
        <w:jc w:val="center"/>
        <w:rPr>
          <w:rFonts w:cs="Times New Roman"/>
          <w:b/>
        </w:rPr>
      </w:pPr>
    </w:p>
    <w:p w14:paraId="3EC630F4" w14:textId="77777777" w:rsidR="002556E7" w:rsidRDefault="002556E7" w:rsidP="002556E7">
      <w:pPr>
        <w:spacing w:line="480" w:lineRule="auto"/>
        <w:jc w:val="center"/>
        <w:rPr>
          <w:rFonts w:cs="Times New Roman"/>
          <w:b/>
        </w:rPr>
      </w:pPr>
      <w:r>
        <w:rPr>
          <w:rFonts w:cs="Times New Roman"/>
          <w:b/>
        </w:rPr>
        <w:t>Materials and Methods</w:t>
      </w:r>
    </w:p>
    <w:p w14:paraId="5450D336" w14:textId="77777777" w:rsidR="002556E7" w:rsidRDefault="002556E7" w:rsidP="002556E7">
      <w:pPr>
        <w:spacing w:line="480" w:lineRule="auto"/>
        <w:rPr>
          <w:rFonts w:cs="Times New Roman"/>
          <w:b/>
        </w:rPr>
      </w:pPr>
      <w:r>
        <w:rPr>
          <w:rFonts w:cs="Times New Roman"/>
          <w:b/>
        </w:rPr>
        <w:t>Participants</w:t>
      </w:r>
    </w:p>
    <w:p w14:paraId="3BC39EE7"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5AB3C70D"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3DE83456" w14:textId="77777777" w:rsidR="002556E7" w:rsidRDefault="002556E7" w:rsidP="003F3DEE">
      <w:pPr>
        <w:spacing w:line="480" w:lineRule="auto"/>
        <w:rPr>
          <w:rFonts w:cs="Times New Roman"/>
          <w:b/>
        </w:rPr>
      </w:pPr>
      <w:r>
        <w:rPr>
          <w:rFonts w:cs="Times New Roman"/>
          <w:b/>
        </w:rPr>
        <w:t>Self-report Measures</w:t>
      </w:r>
    </w:p>
    <w:p w14:paraId="102C8F54"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188332F4" w14:textId="77777777" w:rsidR="002556E7" w:rsidRDefault="002556E7" w:rsidP="002556E7">
      <w:pPr>
        <w:spacing w:line="480" w:lineRule="auto"/>
        <w:rPr>
          <w:rFonts w:cs="Times New Roman"/>
          <w:b/>
        </w:rPr>
      </w:pPr>
      <w:r>
        <w:rPr>
          <w:rFonts w:cs="Times New Roman"/>
          <w:b/>
        </w:rPr>
        <w:t>Task</w:t>
      </w:r>
    </w:p>
    <w:p w14:paraId="7C467F46"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378D88F5"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BCBE177"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6795707D"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6B095894" w14:textId="77777777" w:rsidR="00B61611" w:rsidRPr="00B61611" w:rsidRDefault="00B61611" w:rsidP="00B61611">
      <w:pPr>
        <w:spacing w:line="480" w:lineRule="auto"/>
        <w:jc w:val="center"/>
        <w:rPr>
          <w:rFonts w:cs="Times New Roman"/>
        </w:rPr>
      </w:pPr>
      <w:r>
        <w:rPr>
          <w:rFonts w:cs="Times New Roman"/>
        </w:rPr>
        <w:t>PLEASE INSERT FIGURE 1 ABOUT HERE</w:t>
      </w:r>
    </w:p>
    <w:p w14:paraId="6098188E" w14:textId="77777777"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45F2E3EA"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121E6A2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14:paraId="33DBA526"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0C5B7F1F"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2D287359"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14:paraId="03DDE1D2"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722CE983" w14:textId="77777777"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w:t>
      </w:r>
      <w:r w:rsidR="000A45C0">
        <w:rPr>
          <w:rFonts w:eastAsia="Times New Roman" w:cs="Times New Roman"/>
          <w:shd w:val="clear" w:color="auto" w:fill="FFFFFF"/>
        </w:rPr>
        <w:t>have a global influence</w:t>
      </w:r>
      <w:r w:rsidR="00255AA4">
        <w:rPr>
          <w:rFonts w:eastAsia="Times New Roman" w:cs="Times New Roman"/>
          <w:shd w:val="clear" w:color="auto" w:fill="FFFFFF"/>
        </w:rPr>
        <w:t xml:space="preserve"> </w:t>
      </w:r>
      <w:r w:rsidR="000A45C0">
        <w:rPr>
          <w:rFonts w:eastAsia="Times New Roman" w:cs="Times New Roman"/>
          <w:shd w:val="clear" w:color="auto" w:fill="FFFFFF"/>
        </w:rPr>
        <w:t xml:space="preserve">either on </w:t>
      </w:r>
      <w:r w:rsidR="00255AA4">
        <w:rPr>
          <w:rFonts w:eastAsia="Times New Roman" w:cs="Times New Roman"/>
          <w:shd w:val="clear" w:color="auto" w:fill="FFFFFF"/>
        </w:rPr>
        <w:t xml:space="preserve">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random intercept, same slope)</w:t>
      </w:r>
      <w:r w:rsidR="00053F42">
        <w:rPr>
          <w:rFonts w:eastAsia="Times New Roman" w:cs="Times New Roman"/>
          <w:shd w:val="clear" w:color="auto" w:fill="FFFFFF"/>
        </w:rPr>
        <w:t xml:space="preserve">, </w:t>
      </w:r>
      <w:r w:rsidR="000A45C0">
        <w:rPr>
          <w:rFonts w:eastAsia="Times New Roman" w:cs="Times New Roman"/>
          <w:shd w:val="clear" w:color="auto" w:fill="FFFFFF"/>
        </w:rPr>
        <w:t>thus accounting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40073795"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FEC25AB"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516E0975"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56D9C8F"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591BBF43" w14:textId="28615832"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 xml:space="preserve">We rejected data from seven controls and two depressed adults where over 50% of trials were contaminated by artifact.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BE174A">
        <w:rPr>
          <w:rFonts w:eastAsia="Times New Roman" w:cs="Times New Roman"/>
          <w:shd w:val="clear" w:color="auto" w:fill="FFFFFF"/>
        </w:rPr>
        <w:t xml:space="preserve"> (i.e., correct source memory judgments, regardless of confidence)</w:t>
      </w:r>
      <w:r w:rsidR="00C64BFA">
        <w:rPr>
          <w:rFonts w:eastAsia="Times New Roman" w:cs="Times New Roman"/>
          <w:shd w:val="clear" w:color="auto" w:fill="FFFFFF"/>
        </w:rPr>
        <w:t>.</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reliable analysis of source misses (range of mean number of clean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188558B7"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a visually</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14:paraId="4EA9231F" w14:textId="4FCC36BC"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Pr>
          <w:rFonts w:eastAsia="Times New Roman" w:cs="Times New Roman"/>
          <w:shd w:val="clear" w:color="auto" w:fill="FFFFFF"/>
        </w:rPr>
        <w:t xml:space="preserve">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B765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et al., 2011a)" }, "properties" : { "noteIndex" : 0 }, "schema" : "https://github.com/citation-style-language/schema/raw/master/csl-citation.json" }</w:instrText>
      </w:r>
      <w:r w:rsidR="000303AF">
        <w:rPr>
          <w:rFonts w:cs="Times New Roman"/>
        </w:rPr>
        <w:fldChar w:fldCharType="separate"/>
      </w:r>
      <w:r w:rsidR="00B76564" w:rsidRPr="00B76564">
        <w:rPr>
          <w:rFonts w:cs="Times New Roman"/>
          <w:noProof/>
        </w:rPr>
        <w:t>(Groppe, Urbach, &amp; Kutas,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Pr>
          <w:rFonts w:cs="Times New Roman"/>
        </w:rPr>
        <w:t xml:space="preserve">to generate a </w:t>
      </w:r>
      <w:r w:rsidR="00090109">
        <w:rPr>
          <w:rFonts w:cs="Times New Roman"/>
        </w:rPr>
        <w:t xml:space="preserve">sampling </w:t>
      </w:r>
      <w:r>
        <w:rPr>
          <w:rFonts w:cs="Times New Roman"/>
        </w:rPr>
        <w:t xml:space="preserve">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Pr>
          <w:rFonts w:cs="Times New Roman"/>
        </w:rPr>
        <w:t>were considered reliable</w:t>
      </w:r>
      <w:r w:rsidR="00A70AF1">
        <w:rPr>
          <w:rFonts w:cs="Times New Roman"/>
        </w:rPr>
        <w:t xml:space="preserve"> and are reported</w:t>
      </w:r>
      <w:r>
        <w:rPr>
          <w:rFonts w:cs="Times New Roman"/>
        </w:rPr>
        <w:t>.</w:t>
      </w:r>
      <w:r w:rsidR="0049169D">
        <w:rPr>
          <w:rFonts w:cs="Times New Roman"/>
        </w:rPr>
        <w:t xml:space="preserve"> This approach </w:t>
      </w:r>
      <w:r w:rsidR="00601038">
        <w:rPr>
          <w:rFonts w:cs="Times New Roman"/>
        </w:rPr>
        <w:t>serves to maximize</w:t>
      </w:r>
      <w:r w:rsidR="0049169D">
        <w:rPr>
          <w:rFonts w:cs="Times New Roman"/>
        </w:rPr>
        <w:t xml:space="preserve"> power while </w:t>
      </w:r>
      <w:r w:rsidR="00601038">
        <w:rPr>
          <w:rFonts w:cs="Times New Roman"/>
        </w:rPr>
        <w:t>maintaining a</w:t>
      </w:r>
      <w:r w:rsidR="0049169D">
        <w:rPr>
          <w:rFonts w:cs="Times New Roman"/>
        </w:rPr>
        <w:t xml:space="preserve"> familywise error rate </w:t>
      </w:r>
      <w:r w:rsidR="00601038">
        <w:rPr>
          <w:rFonts w:cs="Times New Roman"/>
        </w:rPr>
        <w:t xml:space="preserve">of </w:t>
      </w:r>
      <w:r w:rsidR="0049169D">
        <w:rPr>
          <w:rFonts w:cs="Times New Roman"/>
        </w:rPr>
        <w:t>5%.</w:t>
      </w:r>
    </w:p>
    <w:p w14:paraId="49B53068"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470EDEF2"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208BC99A"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2DC1CAB3"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E89FFE1"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F2A4630" w14:textId="7777777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14:paraId="5CA040B2" w14:textId="047E45A6"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w:t>
      </w:r>
      <w:r w:rsidR="000A45C0">
        <w:rPr>
          <w:rFonts w:eastAsia="Times New Roman" w:cs="Times New Roman"/>
          <w:shd w:val="clear" w:color="auto" w:fill="FFFFFF"/>
        </w:rPr>
        <w:t xml:space="preserve">whil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63D36532" w14:textId="28B9791B"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 xml:space="preserve">we repeated this analysis with hit rate (percent correct) as the dependent variable. </w:t>
      </w:r>
      <w:r w:rsidR="00EF71EE">
        <w:rPr>
          <w:rFonts w:eastAsia="Times New Roman" w:cs="Times New Roman"/>
          <w:shd w:val="clear" w:color="auto" w:fill="FFFFFF"/>
        </w:rPr>
        <w:t xml:space="preserve">Table 2 gives the </w:t>
      </w:r>
      <w:r>
        <w:rPr>
          <w:rFonts w:eastAsia="Times New Roman" w:cs="Times New Roman"/>
          <w:shd w:val="clear" w:color="auto" w:fill="FFFFFF"/>
        </w:rPr>
        <w:t>hit rate</w:t>
      </w:r>
      <w:r w:rsidR="00EF71EE">
        <w:rPr>
          <w:rFonts w:eastAsia="Times New Roman" w:cs="Times New Roman"/>
          <w:shd w:val="clear" w:color="auto" w:fill="FFFFFF"/>
        </w:rPr>
        <w:t xml:space="preserve"> in each cell of the design</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significant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hen accuracy was coded on the 5-point scale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11.95) versus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versus healthy adults for the mobility task,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but not the animacy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bookmarkStart w:id="0" w:name="_GoBack"/>
      <w:bookmarkEnd w:id="0"/>
      <w:r w:rsidR="00BB5845">
        <w:rPr>
          <w:rFonts w:eastAsia="Times New Roman" w:cs="Times New Roman"/>
          <w:shd w:val="clear" w:color="auto" w:fill="FFFFFF"/>
        </w:rPr>
        <w:t>.</w:t>
      </w:r>
      <w:r w:rsidR="00C75AEF">
        <w:rPr>
          <w:rFonts w:eastAsia="Times New Roman" w:cs="Times New Roman"/>
          <w:shd w:val="clear" w:color="auto" w:fill="FFFFFF"/>
        </w:rPr>
        <w:t xml:space="preserve"> Thus, the key results emerged </w:t>
      </w:r>
      <w:r w:rsidR="000A1B0B">
        <w:rPr>
          <w:rFonts w:eastAsia="Times New Roman" w:cs="Times New Roman"/>
          <w:shd w:val="clear" w:color="auto" w:fill="FFFFFF"/>
        </w:rPr>
        <w:t>in both sets of accuracy analyses.</w:t>
      </w:r>
    </w:p>
    <w:p w14:paraId="3FDE0D20" w14:textId="2FAD726A"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44AA55E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55AF1BA5" w14:textId="77777777"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14:paraId="39C46BC6" w14:textId="77777777"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6754CF" w14:textId="798238A0"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w:t>
      </w:r>
      <w:r w:rsidR="00630A92">
        <w:rPr>
          <w:rFonts w:eastAsia="Times New Roman" w:cs="Times New Roman"/>
          <w:shd w:val="clear" w:color="auto" w:fill="FFFFFF"/>
        </w:rPr>
        <w:t xml:space="preserve">At retrieval, depressed adults were more accurate than controls when responding to words from the mobility task presented under the Question cue. </w:t>
      </w:r>
      <w:r w:rsidR="0002617C">
        <w:rPr>
          <w:rFonts w:eastAsia="Times New Roman" w:cs="Times New Roman"/>
          <w:shd w:val="clear" w:color="auto" w:fill="FFFFFF"/>
        </w:rPr>
        <w:t xml:space="preserve">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630A92">
        <w:rPr>
          <w:rFonts w:eastAsia="Times New Roman" w:cs="Times New Roman"/>
          <w:shd w:val="clear" w:color="auto" w:fill="FFFFFF"/>
        </w:rPr>
        <w:t>Overall</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these </w:t>
      </w:r>
      <w:r w:rsidR="00630A92">
        <w:rPr>
          <w:rFonts w:eastAsia="Times New Roman" w:cs="Times New Roman"/>
          <w:shd w:val="clear" w:color="auto" w:fill="FFFFFF"/>
        </w:rPr>
        <w:t xml:space="preserve">results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14:paraId="7A2D66C8"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3ACD01D7" w14:textId="5412257D"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A80C75">
        <w:rPr>
          <w:rFonts w:eastAsia="Times New Roman" w:cs="Times New Roman"/>
          <w:shd w:val="clear" w:color="auto" w:fill="FFFFFF"/>
        </w:rPr>
        <w:t>i</w:t>
      </w:r>
      <w:r w:rsidR="00883990">
        <w:rPr>
          <w:rFonts w:eastAsia="Times New Roman" w:cs="Times New Roman"/>
          <w:shd w:val="clear" w:color="auto" w:fill="FFFFFF"/>
        </w:rPr>
        <w:t xml:space="preserve">s stronger over </w:t>
      </w:r>
      <w:r w:rsidR="001E07A3">
        <w:rPr>
          <w:rFonts w:eastAsia="Times New Roman" w:cs="Times New Roman"/>
          <w:shd w:val="clear" w:color="auto" w:fill="FFFFFF"/>
        </w:rPr>
        <w:t>the left vs. right hemisphere. T</w:t>
      </w:r>
      <w:r w:rsidR="00883990">
        <w:rPr>
          <w:rFonts w:eastAsia="Times New Roman" w:cs="Times New Roman"/>
          <w:shd w:val="clear" w:color="auto" w:fill="FFFFFF"/>
        </w:rPr>
        <w:t>his potential has been consistently associated with recollection</w:t>
      </w:r>
      <w:r w:rsidR="001E07A3">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the right frontal </w:t>
      </w:r>
      <w:r w:rsidR="00C42FAC">
        <w:rPr>
          <w:rFonts w:eastAsia="Times New Roman" w:cs="Times New Roman"/>
          <w:shd w:val="clear" w:color="auto" w:fill="FFFFFF"/>
        </w:rPr>
        <w:t xml:space="preserve">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w:t>
      </w:r>
      <w:r w:rsidR="00F36498">
        <w:rPr>
          <w:rFonts w:eastAsia="Times New Roman" w:cs="Times New Roman"/>
          <w:shd w:val="clear" w:color="auto" w:fill="FFFFFF"/>
        </w:rPr>
        <w:t>estion trials, properties that are most obvious in the topographic maps (Figure 4).</w:t>
      </w:r>
    </w:p>
    <w:p w14:paraId="65CC6042" w14:textId="1FF616F4"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weaker in the MDD group</w:t>
      </w:r>
      <w:r w:rsidR="00B76564">
        <w:rPr>
          <w:rFonts w:eastAsia="Times New Roman" w:cs="Times New Roman"/>
          <w:shd w:val="clear" w:color="auto" w:fill="FFFFFF"/>
        </w:rPr>
        <w:t>; this is most easily seen in Figure 3</w:t>
      </w:r>
      <w:r w:rsidR="00AE707D">
        <w:rPr>
          <w:rFonts w:eastAsia="Times New Roman" w:cs="Times New Roman"/>
          <w:shd w:val="clear" w:color="auto" w:fill="FFFFFF"/>
        </w:rPr>
        <w:t xml:space="preserve">.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n all t</w:t>
      </w:r>
      <w:r w:rsidR="009305E6">
        <w:rPr>
          <w:rFonts w:eastAsia="Times New Roman" w:cs="Times New Roman"/>
          <w:shd w:val="clear" w:color="auto" w:fill="FFFFFF"/>
        </w:rPr>
        <w:t xml:space="preserve">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Given the </w:t>
      </w:r>
      <w:r w:rsidR="00A80C75">
        <w:rPr>
          <w:rFonts w:eastAsia="Times New Roman" w:cs="Times New Roman"/>
          <w:shd w:val="clear" w:color="auto" w:fill="FFFFFF"/>
        </w:rPr>
        <w:t>reliable</w:t>
      </w:r>
      <w:r w:rsidR="00B76564">
        <w:rPr>
          <w:rFonts w:eastAsia="Times New Roman" w:cs="Times New Roman"/>
          <w:shd w:val="clear" w:color="auto" w:fill="FFFFFF"/>
        </w:rPr>
        <w:t xml:space="preserve"> association between this parietal ERP and recollection </w:t>
      </w:r>
      <w:r w:rsidR="00B76564">
        <w:rPr>
          <w:rFonts w:eastAsia="Times New Roman" w:cs="Times New Roman"/>
          <w:shd w:val="clear" w:color="auto" w:fill="FFFFFF"/>
        </w:rPr>
        <w:fldChar w:fldCharType="begin" w:fldLock="1"/>
      </w:r>
      <w:r w:rsidR="00B76564">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 "properties" : { "noteIndex" : 0 }, "schema" : "https://github.com/citation-style-language/schema/raw/master/csl-citation.json" }</w:instrText>
      </w:r>
      <w:r w:rsidR="00B76564">
        <w:rPr>
          <w:rFonts w:eastAsia="Times New Roman" w:cs="Times New Roman"/>
          <w:shd w:val="clear" w:color="auto" w:fill="FFFFFF"/>
        </w:rPr>
        <w:fldChar w:fldCharType="separate"/>
      </w:r>
      <w:r w:rsidR="00B76564" w:rsidRPr="00B76564">
        <w:rPr>
          <w:rFonts w:eastAsia="Times New Roman" w:cs="Times New Roman"/>
          <w:noProof/>
          <w:shd w:val="clear" w:color="auto" w:fill="FFFFFF"/>
        </w:rPr>
        <w:t>(Rugg &amp; Curran, 2007)</w:t>
      </w:r>
      <w:r w:rsidR="00B76564">
        <w:rPr>
          <w:rFonts w:eastAsia="Times New Roman" w:cs="Times New Roman"/>
          <w:shd w:val="clear" w:color="auto" w:fill="FFFFFF"/>
        </w:rPr>
        <w:fldChar w:fldCharType="end"/>
      </w:r>
      <w:r w:rsidR="00B76564">
        <w:rPr>
          <w:rFonts w:eastAsia="Times New Roman" w:cs="Times New Roman"/>
          <w:shd w:val="clear" w:color="auto" w:fill="FFFFFF"/>
        </w:rPr>
        <w:t xml:space="preserve">, t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6C95A4EE"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3476ADB9" w14:textId="1889432F"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0E7FC5">
        <w:rPr>
          <w:rFonts w:cs="Times New Roman"/>
        </w:rPr>
        <w:t>Figure 5 shows the results of the mass univariate analysis. Each topography depicts a Question minus Side difference wave</w:t>
      </w:r>
      <w:r w:rsidR="00AA439B">
        <w:rPr>
          <w:rFonts w:cs="Times New Roman"/>
        </w:rPr>
        <w:t>, with the columns corresponding to the three time windows analyzed (400-800, 800-1400, 1400-2000 ms)</w:t>
      </w:r>
      <w:r w:rsidR="000E7FC5">
        <w:rPr>
          <w:rFonts w:cs="Times New Roman"/>
        </w:rPr>
        <w:t xml:space="preserve">. In depressed adults, the difference waves varied dramatically by encoding task. </w:t>
      </w:r>
      <w:r w:rsidR="00AA439B">
        <w:rPr>
          <w:rFonts w:cs="Times New Roman"/>
        </w:rPr>
        <w:t>W</w:t>
      </w:r>
      <w:r w:rsidR="000E7FC5">
        <w:rPr>
          <w:rFonts w:cs="Times New Roman"/>
        </w:rPr>
        <w:t xml:space="preserve">ords from the mobility task—associated with </w:t>
      </w:r>
      <w:r w:rsidR="003E011E">
        <w:rPr>
          <w:rFonts w:cs="Times New Roman"/>
        </w:rPr>
        <w:t>relatively stronger</w:t>
      </w:r>
      <w:r w:rsidR="000E7FC5">
        <w:rPr>
          <w:rFonts w:cs="Times New Roman"/>
        </w:rPr>
        <w:t xml:space="preserve"> </w:t>
      </w:r>
      <w:r w:rsidR="003E011E">
        <w:rPr>
          <w:rFonts w:cs="Times New Roman"/>
        </w:rPr>
        <w:t xml:space="preserve">source </w:t>
      </w:r>
      <w:r w:rsidR="000E7FC5">
        <w:rPr>
          <w:rFonts w:cs="Times New Roman"/>
        </w:rPr>
        <w:t>memory—elicited sustained activation over left parietal cortex, leading to significant differences in all three time windows; see Table 3 for details.</w:t>
      </w:r>
      <w:r w:rsidR="00946F40">
        <w:rPr>
          <w:rFonts w:cs="Times New Roman"/>
        </w:rPr>
        <w:t xml:space="preserve"> By contrast, words from the animacy task</w:t>
      </w:r>
      <w:r w:rsidR="00AA439B">
        <w:rPr>
          <w:rFonts w:cs="Times New Roman"/>
        </w:rPr>
        <w:t>—associated with relatively w</w:t>
      </w:r>
      <w:r w:rsidR="003E011E">
        <w:rPr>
          <w:rFonts w:cs="Times New Roman"/>
        </w:rPr>
        <w:t>eaker</w:t>
      </w:r>
      <w:r w:rsidR="00AA439B">
        <w:rPr>
          <w:rFonts w:cs="Times New Roman"/>
        </w:rPr>
        <w:t xml:space="preserve"> </w:t>
      </w:r>
      <w:r w:rsidR="003E011E">
        <w:rPr>
          <w:rFonts w:cs="Times New Roman"/>
        </w:rPr>
        <w:t xml:space="preserve">source </w:t>
      </w:r>
      <w:r w:rsidR="00AA439B">
        <w:rPr>
          <w:rFonts w:cs="Times New Roman"/>
        </w:rPr>
        <w:t xml:space="preserve">memory—elicited a robust negativity over fronto-central sites that was stronger over the left hemisphere; again, significant differences were observed in all three time windows. In the healthy controls, no significant differences were observed for either encoding task in any time window. Finally, direct Depressed minus Controls comparisons revealed no significant </w:t>
      </w:r>
      <w:r w:rsidR="003C6ACA">
        <w:rPr>
          <w:rFonts w:cs="Times New Roman"/>
        </w:rPr>
        <w:t>effects</w:t>
      </w:r>
      <w:r w:rsidR="00AA439B">
        <w:rPr>
          <w:rFonts w:cs="Times New Roman"/>
        </w:rPr>
        <w:t xml:space="preserve"> </w:t>
      </w:r>
      <w:r w:rsidR="003C6ACA">
        <w:rPr>
          <w:rFonts w:cs="Times New Roman"/>
        </w:rPr>
        <w:t>for</w:t>
      </w:r>
      <w:r w:rsidR="00AA439B">
        <w:rPr>
          <w:rFonts w:cs="Times New Roman"/>
        </w:rPr>
        <w:t xml:space="preserve"> the animacy task, but there w</w:t>
      </w:r>
      <w:r w:rsidR="00E72EB6">
        <w:rPr>
          <w:rFonts w:cs="Times New Roman"/>
        </w:rPr>
        <w:t>ere reliable differences for the mobility task over left centro-parietal electrodes from 400-800 and 800-1400 ms.</w:t>
      </w:r>
      <w:r w:rsidR="00B04E18">
        <w:rPr>
          <w:rFonts w:cs="Times New Roman"/>
        </w:rPr>
        <w:t xml:space="preserve"> These results closely track the accuracy data: the cues had a strong, task-dependent effect on brain activity in MDD that was muted in controls.</w:t>
      </w:r>
    </w:p>
    <w:p w14:paraId="74ABA507" w14:textId="5DB35A7E"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3CCC43EA" w14:textId="7CB3A869" w:rsidR="00B04E18" w:rsidRDefault="005620AF" w:rsidP="005620AF">
      <w:pPr>
        <w:spacing w:line="480" w:lineRule="auto"/>
        <w:rPr>
          <w:rFonts w:cs="Times New Roman"/>
          <w:b/>
        </w:rPr>
      </w:pPr>
      <w:r>
        <w:rPr>
          <w:rFonts w:cs="Times New Roman"/>
          <w:b/>
        </w:rPr>
        <w:t>Correlational Analyses</w:t>
      </w:r>
    </w:p>
    <w:p w14:paraId="55A5B601" w14:textId="02BB5699" w:rsidR="0066385C" w:rsidRDefault="0043404F" w:rsidP="0066385C">
      <w:pPr>
        <w:spacing w:line="480" w:lineRule="auto"/>
        <w:ind w:firstLine="720"/>
        <w:rPr>
          <w:rFonts w:cs="Times New Roman"/>
        </w:rPr>
      </w:pPr>
      <w:r>
        <w:rPr>
          <w:rFonts w:cs="Times New Roman"/>
        </w:rPr>
        <w:t xml:space="preserve">We reasoned that increased depressive severity, brooding rumination, or sleep disruption might disrupt activity over left parietal cortex from 400-800 ms associated with recollection. However, we found no significant correlations between BDI-II total score, RRS-Brooding score, or PSQI total score and mean left parietal activity from 400-800 ms in response to the Question cue </w:t>
      </w:r>
      <w:r w:rsidR="0087692D">
        <w:rPr>
          <w:rFonts w:cs="Times New Roman"/>
        </w:rPr>
        <w:t xml:space="preserve">in depressed adults </w:t>
      </w:r>
      <w:r>
        <w:rPr>
          <w:rFonts w:cs="Times New Roman"/>
        </w:rPr>
        <w:t>(</w:t>
      </w:r>
      <w:r w:rsidR="0087692D">
        <w:rPr>
          <w:rFonts w:cs="Times New Roman"/>
        </w:rPr>
        <w:t>|</w:t>
      </w:r>
      <w:r>
        <w:rPr>
          <w:rFonts w:cs="Times New Roman"/>
          <w:i/>
        </w:rPr>
        <w:t>r</w:t>
      </w:r>
      <w:r>
        <w:rPr>
          <w:rFonts w:cs="Times New Roman"/>
        </w:rPr>
        <w:t>s</w:t>
      </w:r>
      <w:r w:rsidR="0087692D">
        <w:rPr>
          <w:rFonts w:cs="Times New Roman"/>
        </w:rPr>
        <w:t>|</w:t>
      </w:r>
      <w:r>
        <w:rPr>
          <w:rFonts w:cs="Times New Roman"/>
        </w:rPr>
        <w:t xml:space="preserve"> &lt; 0.10). </w:t>
      </w:r>
      <w:r w:rsidR="0087692D">
        <w:rPr>
          <w:rFonts w:cs="Times New Roman"/>
        </w:rPr>
        <w:t>Similarly, we found no significant correlations between these three self-report measures and the Question minus Side accuracy difference scores for either the mobility or the animacy task (|</w:t>
      </w:r>
      <w:r w:rsidR="0087692D">
        <w:rPr>
          <w:rFonts w:cs="Times New Roman"/>
          <w:i/>
        </w:rPr>
        <w:t>r</w:t>
      </w:r>
      <w:r w:rsidR="0087692D">
        <w:rPr>
          <w:rFonts w:cs="Times New Roman"/>
        </w:rPr>
        <w:t>s| &lt; 0.30)</w:t>
      </w:r>
      <w:r w:rsidR="00F227D6">
        <w:rPr>
          <w:rFonts w:cs="Times New Roman"/>
        </w:rPr>
        <w:t>.</w:t>
      </w:r>
    </w:p>
    <w:p w14:paraId="3F87901B" w14:textId="4D5C1C49" w:rsidR="00B13B11" w:rsidRPr="00B13B11" w:rsidRDefault="00B13B11" w:rsidP="00B13B11">
      <w:pPr>
        <w:spacing w:line="480" w:lineRule="auto"/>
        <w:jc w:val="center"/>
        <w:rPr>
          <w:rFonts w:cs="Times New Roman"/>
          <w:b/>
        </w:rPr>
      </w:pPr>
      <w:r>
        <w:rPr>
          <w:rFonts w:cs="Times New Roman"/>
          <w:b/>
        </w:rPr>
        <w:t>Discussion</w:t>
      </w:r>
    </w:p>
    <w:p w14:paraId="167AB663" w14:textId="77777777" w:rsidR="005620AF" w:rsidRPr="005620AF" w:rsidRDefault="005620AF" w:rsidP="005620AF">
      <w:pPr>
        <w:spacing w:line="480" w:lineRule="auto"/>
        <w:ind w:firstLine="720"/>
        <w:rPr>
          <w:rFonts w:cs="Times New Roman"/>
        </w:rPr>
      </w:pPr>
    </w:p>
    <w:p w14:paraId="70FC3BD0" w14:textId="77777777" w:rsidR="00B61611" w:rsidRDefault="00B61611">
      <w:pPr>
        <w:rPr>
          <w:rFonts w:cs="Times New Roman"/>
        </w:rPr>
      </w:pPr>
      <w:r>
        <w:rPr>
          <w:rFonts w:cs="Times New Roman"/>
        </w:rPr>
        <w:br w:type="page"/>
      </w:r>
    </w:p>
    <w:p w14:paraId="178F9346" w14:textId="77777777" w:rsidR="00B61611" w:rsidRDefault="00B61611" w:rsidP="00B61611">
      <w:pPr>
        <w:spacing w:line="480" w:lineRule="auto"/>
        <w:jc w:val="center"/>
        <w:rPr>
          <w:rFonts w:cs="Times New Roman"/>
          <w:b/>
        </w:rPr>
      </w:pPr>
      <w:r>
        <w:rPr>
          <w:rFonts w:cs="Times New Roman"/>
          <w:b/>
        </w:rPr>
        <w:t>Figure Captions</w:t>
      </w:r>
    </w:p>
    <w:p w14:paraId="7A11AFE1" w14:textId="77777777"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14:paraId="1395479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60E77731" w14:textId="06684D50"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highlights the effects of interest. </w:t>
      </w:r>
      <w:r w:rsidR="00915C24">
        <w:rPr>
          <w:rFonts w:cs="Times New Roman"/>
        </w:rPr>
        <w:t>Asterisks highlight</w:t>
      </w:r>
      <w:r w:rsidR="007A3E6C">
        <w:rPr>
          <w:rFonts w:cs="Times New Roman"/>
        </w:rPr>
        <w:t xml:space="preserve"> the </w:t>
      </w:r>
      <w:r w:rsidR="00915C24">
        <w:rPr>
          <w:rFonts w:cs="Times New Roman"/>
        </w:rPr>
        <w:t xml:space="preserve">significant </w:t>
      </w:r>
      <w:r w:rsidR="003E011E">
        <w:rPr>
          <w:rFonts w:cs="Times New Roman"/>
        </w:rPr>
        <w:t>(</w:t>
      </w:r>
      <w:r w:rsidR="003E011E">
        <w:rPr>
          <w:rFonts w:cs="Times New Roman"/>
          <w:i/>
        </w:rPr>
        <w:t xml:space="preserve">p </w:t>
      </w:r>
      <w:r w:rsidR="003E011E">
        <w:rPr>
          <w:rFonts w:cs="Times New Roman"/>
        </w:rPr>
        <w:t xml:space="preserve">&lt; 0.05) </w:t>
      </w:r>
      <w:r w:rsidR="007A3E6C">
        <w:rPr>
          <w:rFonts w:cs="Times New Roman"/>
        </w:rPr>
        <w:t>reduction in activity over parietal sites from 400-800 ms in depressed adults</w:t>
      </w:r>
      <w:r w:rsidR="00915C24">
        <w:rPr>
          <w:rFonts w:cs="Times New Roman"/>
        </w:rPr>
        <w:t xml:space="preserve"> relative to controls</w:t>
      </w:r>
      <w:r w:rsidR="007A3E6C">
        <w:rPr>
          <w:rFonts w:cs="Times New Roman"/>
        </w:rPr>
        <w:t>.</w:t>
      </w:r>
    </w:p>
    <w:p w14:paraId="2AD473C2" w14:textId="77777777" w:rsid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p w14:paraId="1350CA0B" w14:textId="1985BB51" w:rsidR="005620AF" w:rsidRPr="005620AF"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AACD0" w14:textId="77777777" w:rsidR="007F51A9" w:rsidRDefault="007F51A9" w:rsidP="00722819">
      <w:r>
        <w:separator/>
      </w:r>
    </w:p>
  </w:endnote>
  <w:endnote w:type="continuationSeparator" w:id="0">
    <w:p w14:paraId="5F012EC1" w14:textId="77777777" w:rsidR="007F51A9" w:rsidRDefault="007F51A9"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B2D957" w14:textId="77777777" w:rsidR="007F51A9" w:rsidRDefault="007F51A9"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3648A63D" w14:textId="77777777" w:rsidR="007F51A9" w:rsidRDefault="007F51A9"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5104F3" w14:textId="77777777" w:rsidR="007F51A9" w:rsidRDefault="007F51A9"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371A16">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7237C48D" w14:textId="77777777" w:rsidR="007F51A9" w:rsidRDefault="007F51A9"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69B4F7" w14:textId="77777777" w:rsidR="007F51A9" w:rsidRDefault="007F51A9" w:rsidP="00722819">
      <w:r>
        <w:separator/>
      </w:r>
    </w:p>
  </w:footnote>
  <w:footnote w:type="continuationSeparator" w:id="0">
    <w:p w14:paraId="15B13E12" w14:textId="77777777" w:rsidR="007F51A9" w:rsidRDefault="007F51A9"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5BE4D2" w14:textId="77777777" w:rsidR="007F51A9" w:rsidRDefault="007F51A9">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5664DD7" w14:textId="77777777" w:rsidR="007F51A9" w:rsidRDefault="007F51A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97F3B5" w14:textId="68220F6B" w:rsidR="007F51A9" w:rsidRPr="007D120A" w:rsidRDefault="007F51A9">
    <w:pPr>
      <w:pStyle w:val="Header"/>
      <w:rPr>
        <w:rFonts w:ascii="Times New Roman" w:hAnsi="Times New Roman" w:cs="Times New Roman"/>
      </w:rPr>
    </w:pPr>
    <w:r>
      <w:rPr>
        <w:rFonts w:ascii="Times New Roman" w:hAnsi="Times New Roman" w:cs="Times New Roman"/>
      </w:rPr>
      <w:t>DEPRESSION MODULATES SOURCE MEMORY</w:t>
    </w:r>
  </w:p>
  <w:p w14:paraId="0A6D379B" w14:textId="77777777" w:rsidR="007F51A9" w:rsidRPr="007D120A" w:rsidRDefault="007F51A9">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8587E"/>
    <w:rsid w:val="00090109"/>
    <w:rsid w:val="000931EA"/>
    <w:rsid w:val="000957C9"/>
    <w:rsid w:val="00097A71"/>
    <w:rsid w:val="00097B8A"/>
    <w:rsid w:val="00097B9F"/>
    <w:rsid w:val="000A1B0B"/>
    <w:rsid w:val="000A2FD2"/>
    <w:rsid w:val="000A45C0"/>
    <w:rsid w:val="000A72C1"/>
    <w:rsid w:val="000B408E"/>
    <w:rsid w:val="000B5681"/>
    <w:rsid w:val="000C12BD"/>
    <w:rsid w:val="000C4892"/>
    <w:rsid w:val="000C51A9"/>
    <w:rsid w:val="000C5A45"/>
    <w:rsid w:val="000D2F13"/>
    <w:rsid w:val="000E1750"/>
    <w:rsid w:val="000E330E"/>
    <w:rsid w:val="000E55CA"/>
    <w:rsid w:val="000E6E9A"/>
    <w:rsid w:val="000E7FC5"/>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B696C"/>
    <w:rsid w:val="001C0969"/>
    <w:rsid w:val="001C1034"/>
    <w:rsid w:val="001C247D"/>
    <w:rsid w:val="001D4748"/>
    <w:rsid w:val="001D4FA4"/>
    <w:rsid w:val="001D6CA3"/>
    <w:rsid w:val="001E07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7608"/>
    <w:rsid w:val="00380C21"/>
    <w:rsid w:val="00383964"/>
    <w:rsid w:val="00392228"/>
    <w:rsid w:val="00392636"/>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C6ACA"/>
    <w:rsid w:val="003D13A9"/>
    <w:rsid w:val="003D5015"/>
    <w:rsid w:val="003D5509"/>
    <w:rsid w:val="003E011E"/>
    <w:rsid w:val="003F0C66"/>
    <w:rsid w:val="003F31BE"/>
    <w:rsid w:val="003F3DEE"/>
    <w:rsid w:val="003F6352"/>
    <w:rsid w:val="0040230E"/>
    <w:rsid w:val="00402470"/>
    <w:rsid w:val="0040521E"/>
    <w:rsid w:val="00411FA3"/>
    <w:rsid w:val="0041226A"/>
    <w:rsid w:val="00415935"/>
    <w:rsid w:val="00430774"/>
    <w:rsid w:val="0043404F"/>
    <w:rsid w:val="0043414A"/>
    <w:rsid w:val="00440B18"/>
    <w:rsid w:val="00440F32"/>
    <w:rsid w:val="004438E3"/>
    <w:rsid w:val="00453013"/>
    <w:rsid w:val="004572CE"/>
    <w:rsid w:val="0046251A"/>
    <w:rsid w:val="00464F91"/>
    <w:rsid w:val="004665F9"/>
    <w:rsid w:val="00467DA5"/>
    <w:rsid w:val="004748DA"/>
    <w:rsid w:val="004749F7"/>
    <w:rsid w:val="00481B10"/>
    <w:rsid w:val="0049169D"/>
    <w:rsid w:val="00491FF4"/>
    <w:rsid w:val="00495B3C"/>
    <w:rsid w:val="004A0ACD"/>
    <w:rsid w:val="004A3D2A"/>
    <w:rsid w:val="004A4831"/>
    <w:rsid w:val="004A7C85"/>
    <w:rsid w:val="004B2E23"/>
    <w:rsid w:val="004B3DB9"/>
    <w:rsid w:val="004C217C"/>
    <w:rsid w:val="004C43CC"/>
    <w:rsid w:val="004D2359"/>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620AF"/>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37EA6"/>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51A9"/>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5C24"/>
    <w:rsid w:val="00915F42"/>
    <w:rsid w:val="009174DF"/>
    <w:rsid w:val="009259E6"/>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15D9"/>
    <w:rsid w:val="00AC1F7E"/>
    <w:rsid w:val="00AC77D7"/>
    <w:rsid w:val="00AC7D07"/>
    <w:rsid w:val="00AD08CE"/>
    <w:rsid w:val="00AD33A1"/>
    <w:rsid w:val="00AE3687"/>
    <w:rsid w:val="00AE5B3E"/>
    <w:rsid w:val="00AE707D"/>
    <w:rsid w:val="00AF2AD0"/>
    <w:rsid w:val="00AF5849"/>
    <w:rsid w:val="00AF5E82"/>
    <w:rsid w:val="00AF7858"/>
    <w:rsid w:val="00B04E18"/>
    <w:rsid w:val="00B06E40"/>
    <w:rsid w:val="00B073EF"/>
    <w:rsid w:val="00B112A4"/>
    <w:rsid w:val="00B13B11"/>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9F8"/>
    <w:rsid w:val="00B60A13"/>
    <w:rsid w:val="00B60E93"/>
    <w:rsid w:val="00B61611"/>
    <w:rsid w:val="00B633EE"/>
    <w:rsid w:val="00B76564"/>
    <w:rsid w:val="00B8185E"/>
    <w:rsid w:val="00B81CC3"/>
    <w:rsid w:val="00B8301F"/>
    <w:rsid w:val="00B877FE"/>
    <w:rsid w:val="00B9226A"/>
    <w:rsid w:val="00B93028"/>
    <w:rsid w:val="00B94F2F"/>
    <w:rsid w:val="00B97C37"/>
    <w:rsid w:val="00BA1FE6"/>
    <w:rsid w:val="00BA4396"/>
    <w:rsid w:val="00BB5845"/>
    <w:rsid w:val="00BB722D"/>
    <w:rsid w:val="00BC32E8"/>
    <w:rsid w:val="00BC450B"/>
    <w:rsid w:val="00BC608E"/>
    <w:rsid w:val="00BD0452"/>
    <w:rsid w:val="00BE12ED"/>
    <w:rsid w:val="00BE174A"/>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64BFA"/>
    <w:rsid w:val="00C702AA"/>
    <w:rsid w:val="00C7071A"/>
    <w:rsid w:val="00C75AEF"/>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47E20"/>
    <w:rsid w:val="00E506B4"/>
    <w:rsid w:val="00E57650"/>
    <w:rsid w:val="00E620A4"/>
    <w:rsid w:val="00E65BB2"/>
    <w:rsid w:val="00E67331"/>
    <w:rsid w:val="00E67C28"/>
    <w:rsid w:val="00E72DE4"/>
    <w:rsid w:val="00E72EB6"/>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0871"/>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27D6"/>
    <w:rsid w:val="00F24666"/>
    <w:rsid w:val="00F25960"/>
    <w:rsid w:val="00F266FD"/>
    <w:rsid w:val="00F327B5"/>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9F15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72CD3"/>
    <w:rsid w:val="006E50F4"/>
    <w:rsid w:val="00713FFA"/>
    <w:rsid w:val="00960FED"/>
    <w:rsid w:val="00A70EDE"/>
    <w:rsid w:val="00AA3F62"/>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F089BA-045B-444E-AC24-E98229A1B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20</Pages>
  <Words>17132</Words>
  <Characters>97653</Characters>
  <Application>Microsoft Macintosh Word</Application>
  <DocSecurity>0</DocSecurity>
  <Lines>813</Lines>
  <Paragraphs>229</Paragraphs>
  <ScaleCrop>false</ScaleCrop>
  <Company>McLean</Company>
  <LinksUpToDate>false</LinksUpToDate>
  <CharactersWithSpaces>114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532</cp:revision>
  <dcterms:created xsi:type="dcterms:W3CDTF">2016-04-29T16:49:00Z</dcterms:created>
  <dcterms:modified xsi:type="dcterms:W3CDTF">2016-09-20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